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3BC4EEED"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D63926">
        <w:t>80cm from the 21-inch</w:t>
      </w:r>
      <w:r w:rsidR="00A37165">
        <w:t xml:space="preserve"> CRT screen (</w:t>
      </w:r>
      <w:r w:rsidR="003F5D88" w:rsidRPr="00D63926">
        <w:t xml:space="preserve">1024 X 768 and 120 </w:t>
      </w:r>
      <w:r w:rsidR="00A37165" w:rsidRPr="00D63926">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595B7D">
        <w:t xml:space="preserve">(up, down, left, or right). Participants’ task was to detect the coherent movement as fast as possible by pressing the space key on keyboard. Response time was </w:t>
      </w:r>
      <w:r w:rsidR="00595B7D" w:rsidRPr="00D63926">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63926">
        <w:t xml:space="preserve">1 s </w:t>
      </w:r>
      <w:r w:rsidR="00D204BA" w:rsidRPr="00D63926">
        <w:t>sine</w:t>
      </w:r>
      <w:r w:rsidR="001A1058" w:rsidRPr="00D63926">
        <w:t xml:space="preserve"> wave</w:t>
      </w:r>
      <w:r w:rsidR="00D204BA" w:rsidRPr="00D63926">
        <w:t xml:space="preserve"> of either 800 or 1200</w:t>
      </w:r>
      <w:r w:rsidR="00D63926">
        <w:t xml:space="preserve"> </w:t>
      </w:r>
      <w:r w:rsidR="00D204BA" w:rsidRPr="00D63926">
        <w:t>Hz,</w:t>
      </w:r>
      <w:r w:rsidR="00D204BA">
        <w:t xml:space="preserve"> counterbalanced across participants). Responses that were too late or incorrect were followed by </w:t>
      </w:r>
      <w:r w:rsidR="00D204BA" w:rsidRPr="00D63926">
        <w:t>a 1</w:t>
      </w:r>
      <w:r w:rsidR="00D63926">
        <w:t xml:space="preserve"> </w:t>
      </w:r>
      <w:r w:rsidR="00D204BA" w:rsidRPr="00D63926">
        <w:t xml:space="preserve">s square </w:t>
      </w:r>
      <w:r w:rsidR="001A1058" w:rsidRPr="00D63926">
        <w:t xml:space="preserve">wave </w:t>
      </w:r>
      <w:r w:rsidR="00D204BA" w:rsidRPr="00D63926">
        <w:t>tone of 400</w:t>
      </w:r>
      <w:r w:rsidR="00D63926">
        <w:t xml:space="preserve"> </w:t>
      </w:r>
      <w:r w:rsidR="00D204BA" w:rsidRPr="00D63926">
        <w:t>Hz.</w:t>
      </w:r>
      <w:r w:rsidR="00D204BA">
        <w:t xml:space="preserve"> </w:t>
      </w:r>
    </w:p>
    <w:p w14:paraId="4EC56E88" w14:textId="70480375"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FC3F13">
        <w:t xml:space="preserve">approximately </w:t>
      </w:r>
      <w:r w:rsidR="00FC3F13" w:rsidRPr="00FC3F13">
        <w:t xml:space="preserve">50 minutes </w:t>
      </w:r>
      <w:r w:rsidR="00A9680E" w:rsidRPr="00FC3F13">
        <w:t>(including EEG preparation the participants were in the lab for 1:45 hour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1B0C36CA" w14:textId="012F5CAD" w:rsidR="00BA0ADE" w:rsidRDefault="00BA0ADE" w:rsidP="00CA0030">
      <w:pPr>
        <w:pStyle w:val="Heading2"/>
        <w:spacing w:before="0" w:after="240"/>
      </w:pPr>
      <w:r>
        <w:t>EEG recording and pre</w:t>
      </w:r>
      <w:r w:rsidR="00703DB2">
        <w:t>-</w:t>
      </w:r>
      <w:r>
        <w:t>processing</w:t>
      </w:r>
    </w:p>
    <w:p w14:paraId="06203D67" w14:textId="26676A4B"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online band-pass filtered at 0.016 </w:t>
      </w:r>
      <w:r w:rsidR="000B39A4">
        <w:rPr>
          <w:szCs w:val="24"/>
        </w:rPr>
        <w:t>–</w:t>
      </w:r>
      <w:r w:rsidR="00C14105">
        <w:rPr>
          <w:szCs w:val="24"/>
        </w:rPr>
        <w:t xml:space="preserve"> 100 Hz</w:t>
      </w:r>
      <w:r w:rsidRPr="002006AF">
        <w:rPr>
          <w:szCs w:val="24"/>
        </w:rPr>
        <w:t xml:space="preserve">.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w:t>
      </w:r>
      <w:r w:rsidRPr="002006AF">
        <w:rPr>
          <w:szCs w:val="24"/>
        </w:rPr>
        <w:lastRenderedPageBreak/>
        <w:t xml:space="preserve">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proofErr w:type="spellStart"/>
      <w:r w:rsidR="00060360">
        <w:rPr>
          <w:szCs w:val="24"/>
        </w:rPr>
        <w:t>artefactual</w:t>
      </w:r>
      <w:proofErr w:type="spellEnd"/>
      <w:r w:rsidR="00054E36">
        <w:rPr>
          <w:szCs w:val="24"/>
        </w:rPr>
        <w:t>. For details</w:t>
      </w:r>
      <w:r w:rsidR="00060360">
        <w:rPr>
          <w:szCs w:val="24"/>
        </w:rPr>
        <w:t>,</w:t>
      </w:r>
      <w:r w:rsidR="00054E36">
        <w:rPr>
          <w:szCs w:val="24"/>
        </w:rPr>
        <w:t xml:space="preserve"> see our commented code at </w:t>
      </w:r>
      <w:hyperlink r:id="rId8"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xml:space="preserve">) baseline, red attended; </w:t>
      </w:r>
      <w:r w:rsidR="0017433F">
        <w:rPr>
          <w:szCs w:val="24"/>
        </w:rPr>
        <w:lastRenderedPageBreak/>
        <w:t>(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12D23F1B"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r w:rsidR="006C11D9">
        <w:rPr>
          <w:rFonts w:eastAsia="Times New Roman"/>
          <w:szCs w:val="24"/>
        </w:rPr>
        <w:t xml:space="preserve"> The amplitudes were normalized for each subject and each frequency by dividing amplitudes by the average amplitude for all conditions.  </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647B26C" w:rsidR="00691FE2" w:rsidRPr="00F36223" w:rsidRDefault="0004428E" w:rsidP="004269CE">
      <w:pPr>
        <w:jc w:val="both"/>
        <w:rPr>
          <w:sz w:val="20"/>
          <w:szCs w:val="20"/>
        </w:rPr>
      </w:pPr>
      <w:r w:rsidRPr="00F36223">
        <w:rPr>
          <w:b/>
          <w:sz w:val="20"/>
          <w:szCs w:val="20"/>
        </w:rPr>
        <w:t>Figure</w:t>
      </w:r>
      <w:r w:rsidR="00326703">
        <w:rPr>
          <w:b/>
          <w:sz w:val="20"/>
          <w:szCs w:val="20"/>
        </w:rPr>
        <w:t xml:space="preserve"> 1</w:t>
      </w:r>
      <w:r w:rsidRPr="00F36223">
        <w:rPr>
          <w:b/>
          <w:sz w:val="20"/>
          <w:szCs w:val="20"/>
        </w:rPr>
        <w:t>.</w:t>
      </w:r>
      <w:r w:rsidRPr="00F36223">
        <w:rPr>
          <w:sz w:val="20"/>
          <w:szCs w:val="20"/>
        </w:rPr>
        <w:t xml:space="preserve"> Grand average FFT-amplitude spectra derived from EEG signals at each participant's best four-electrode cluster for the </w:t>
      </w:r>
      <w:r w:rsidR="004E327F">
        <w:rPr>
          <w:sz w:val="20"/>
          <w:szCs w:val="20"/>
        </w:rPr>
        <w:t>10 and 1</w:t>
      </w:r>
      <w:r w:rsidRPr="00F36223">
        <w:rPr>
          <w:sz w:val="20"/>
          <w:szCs w:val="20"/>
        </w:rPr>
        <w:t>2 Hz signal</w:t>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163576F6" w:rsidR="00E66917" w:rsidRDefault="001512DB" w:rsidP="00E66917">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8C39A8">
        <w:t xml:space="preserve">Both EEG signal and behavioral performance are known to be dependent upon participant-specific characteristic (e.g., skull thinness, skin conductance, and hair; speed of </w:t>
      </w:r>
      <w:r w:rsidR="00720800" w:rsidRPr="008C39A8">
        <w:lastRenderedPageBreak/>
        <w:t>responding etc.) therefore we decided to model this variability by adding varying intercepts in our models. Additionally, the studied effects</w:t>
      </w:r>
      <w:r w:rsidR="00F852CE" w:rsidRPr="008C39A8">
        <w:t xml:space="preserve"> (e.g., reward sensitivity and selective attention) </w:t>
      </w:r>
      <w:r w:rsidR="00720800" w:rsidRPr="008C39A8">
        <w:t xml:space="preserve">are known to vary in magnitude over participants </w:t>
      </w:r>
      <w:r w:rsidR="00F852CE" w:rsidRPr="008C39A8">
        <w:t>so</w:t>
      </w:r>
      <w:r w:rsidR="00720800" w:rsidRPr="008C39A8">
        <w:t xml:space="preserve"> we opted for including varying slopes in our models.</w:t>
      </w:r>
      <w:r w:rsidR="00720800">
        <w:t xml:space="preserve"> </w:t>
      </w:r>
      <w:r w:rsidR="00E66917">
        <w:t>It should be noted</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DE2D24">
        <w:t>In this way, extreme values do not have large effect</w:t>
      </w:r>
      <w:r w:rsidR="00DE2D24">
        <w:t>s</w:t>
      </w:r>
      <w:r w:rsidR="00DE2D24">
        <w:t xml:space="preserve"> on the results.</w:t>
      </w:r>
    </w:p>
    <w:p w14:paraId="3B96C488" w14:textId="21F2EA0C" w:rsidR="00F35FBF" w:rsidRDefault="00F852CE" w:rsidP="00F4458A">
      <w:pPr>
        <w:spacing w:line="480" w:lineRule="auto"/>
        <w:ind w:firstLine="284"/>
        <w:jc w:val="both"/>
      </w:pPr>
      <w:r>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F4458A">
        <w:t>,</w:t>
      </w:r>
      <w:r w:rsidR="003D5C58">
        <w:t xml:space="preserve">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lastRenderedPageBreak/>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589D2366"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E66917">
        <w:t xml:space="preserve"> (Figure 2 and Table 1</w:t>
      </w:r>
      <w:r w:rsidR="007B463E">
        <w:t>)</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w:t>
      </w:r>
      <w:r w:rsidR="00884EE2">
        <w:t>probability</w:t>
      </w:r>
      <w:r w:rsidR="00FE2900">
        <w:t xml:space="preserve"> overlooks the fact that this effect will necessarily be most pronounced in the acquisition phase, thus interacting with the effect of reward phase. The same logic applies to the model with additive effects of reward phase and </w:t>
      </w:r>
      <w:r w:rsidR="00884EE2">
        <w:t>probability</w:t>
      </w:r>
      <w:r w:rsidR="00FE2900">
        <w:t xml:space="preserve">. </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r>
              <w:lastRenderedPageBreak/>
              <w:t>Table 1</w:t>
            </w:r>
          </w:p>
          <w:p w14:paraId="5CCBB1CF" w14:textId="5221B7C3" w:rsidR="00FF1479" w:rsidRDefault="00FF1479" w:rsidP="00C11E13">
            <w:pPr>
              <w:spacing w:line="360" w:lineRule="auto"/>
              <w:rPr>
                <w:i/>
              </w:rPr>
            </w:pPr>
            <w:r>
              <w:rPr>
                <w:i/>
              </w:rPr>
              <w:t xml:space="preserve">Means and 95% HDIs of </w:t>
            </w:r>
            <w:r w:rsidR="00900F7E">
              <w:rPr>
                <w:i/>
              </w:rPr>
              <w:t xml:space="preserve">raw </w:t>
            </w:r>
            <w:r>
              <w:rPr>
                <w:i/>
              </w:rPr>
              <w:t>hit rates</w:t>
            </w:r>
            <w:r w:rsidR="001D374C">
              <w:rPr>
                <w:i/>
              </w:rPr>
              <w:t xml:space="preserve"> and reaction times</w:t>
            </w:r>
            <w:r>
              <w:rPr>
                <w:i/>
              </w:rPr>
              <w:t xml:space="preserve"> </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2"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3"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p>
    <w:p w14:paraId="6D93541F" w14:textId="331AB04E" w:rsidR="009F2266" w:rsidRPr="00EF140D" w:rsidRDefault="00765B6B" w:rsidP="004269CE">
      <w:pPr>
        <w:jc w:val="both"/>
        <w:rPr>
          <w:b/>
          <w:sz w:val="20"/>
        </w:rPr>
      </w:pPr>
      <w:r>
        <w:rPr>
          <w:b/>
          <w:sz w:val="20"/>
        </w:rPr>
        <w:t>Figure 2</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r>
        <w:t xml:space="preserve">Hit rates </w:t>
      </w:r>
    </w:p>
    <w:p w14:paraId="3C6DA101" w14:textId="31F62DD6" w:rsidR="00FF793F" w:rsidRDefault="00765B6B" w:rsidP="00575829">
      <w:pPr>
        <w:spacing w:line="480" w:lineRule="auto"/>
        <w:ind w:firstLine="284"/>
        <w:jc w:val="both"/>
      </w:pPr>
      <w:r>
        <w:t>Of all the tested models, t</w:t>
      </w:r>
      <w:r w:rsidR="00FE2900">
        <w:t xml:space="preserve">he interaction model best predicted the hit rates </w:t>
      </w:r>
      <w:r w:rsidR="00C11E13">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than for the high rewarded color (</w:t>
      </w:r>
      <w:r w:rsidR="003B33DC">
        <w:rPr>
          <w:i/>
        </w:rPr>
        <w:t xml:space="preserve">M = </w:t>
      </w:r>
      <w:r w:rsidR="003B33DC">
        <w:t>0.02; 95% HDI [0.00, 0.04]; ER = 33.48)</w:t>
      </w:r>
      <w:r w:rsidR="00C36A08">
        <w:t xml:space="preserve">. </w:t>
      </w:r>
      <w:r w:rsidR="00923E38">
        <w:t>This change was more pronounced for low than for the h</w:t>
      </w:r>
      <w:r w:rsidR="00923E38" w:rsidRPr="00792843">
        <w:t>igh condition (</w:t>
      </w:r>
      <w:r w:rsidR="00792843" w:rsidRPr="00792843">
        <w:rPr>
          <w:i/>
        </w:rPr>
        <w:t xml:space="preserve">M = </w:t>
      </w:r>
      <w:r w:rsidR="00792843">
        <w:t xml:space="preserve">0.02; 95% </w:t>
      </w:r>
      <w:r w:rsidR="00792843">
        <w:lastRenderedPageBreak/>
        <w:t>HDI [-0.01, 0.05]; ER = 8.43</w:t>
      </w:r>
      <w:r w:rsidR="00923E38" w:rsidRPr="00792843">
        <w:t>).</w:t>
      </w:r>
      <w:r w:rsidR="00923E38">
        <w:t xml:space="preserve"> </w:t>
      </w:r>
      <w:r w:rsidR="00FE2900">
        <w:t xml:space="preserve">The evidence for the difference between the acquisition and the 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2D8AB4C3" w:rsidR="009F2266" w:rsidRDefault="009F2266" w:rsidP="00C11E13">
            <w:pPr>
              <w:spacing w:line="360" w:lineRule="auto"/>
              <w:rPr>
                <w:i/>
              </w:rPr>
            </w:pPr>
            <w:r>
              <w:rPr>
                <w:i/>
              </w:rPr>
              <w:t>Model comparison indices for behavioral result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6C48A45D" w:rsidR="007427B7" w:rsidRDefault="007427B7" w:rsidP="00C11E13">
            <w:r>
              <w:t>Model/Model comparison</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39F2880D" w:rsidR="00F21309" w:rsidRDefault="00F21309" w:rsidP="00C11E13">
            <w:r>
              <w:t>Interaction</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7373EAA8" w:rsidR="00876BCA" w:rsidRDefault="00876BCA" w:rsidP="00C11E13">
            <w:r w:rsidRPr="00534F07">
              <w:t xml:space="preserve">2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C324478" w:rsidR="00876BCA" w:rsidRDefault="00876BCA" w:rsidP="00C11E13">
            <w:r w:rsidRPr="00C21D51">
              <w:t xml:space="preserve">2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6FA656B3" w:rsidR="00876BCA" w:rsidRDefault="00876BCA" w:rsidP="00C11E13">
            <w:r>
              <w:t>Interaction</w:t>
            </w:r>
          </w:p>
        </w:tc>
        <w:tc>
          <w:tcPr>
            <w:tcW w:w="2079" w:type="dxa"/>
            <w:tcBorders>
              <w:bottom w:val="single" w:sz="4" w:space="0" w:color="auto"/>
            </w:tcBorders>
            <w:vAlign w:val="center"/>
          </w:tcPr>
          <w:p w14:paraId="189A6D72" w14:textId="1EE26CC9" w:rsidR="00876BCA" w:rsidRDefault="00876BCA" w:rsidP="00C11E13">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9C4F2E7" w14:textId="067CA65D" w:rsidR="008E021D" w:rsidRDefault="008E021D" w:rsidP="008E021D"/>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43668B9F"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for each of the conditions</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6"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7"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72C21128" w:rsidR="00FF793F" w:rsidRDefault="00765B6B" w:rsidP="004269CE">
      <w:pPr>
        <w:jc w:val="both"/>
        <w:rPr>
          <w:sz w:val="20"/>
        </w:rPr>
      </w:pPr>
      <w:r>
        <w:rPr>
          <w:b/>
          <w:sz w:val="20"/>
        </w:rPr>
        <w:t>Figure 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4C403EC0" w:rsidR="00B92561" w:rsidRDefault="00B92561" w:rsidP="00340112">
      <w:pPr>
        <w:spacing w:line="480" w:lineRule="auto"/>
        <w:ind w:firstLine="284"/>
        <w:jc w:val="both"/>
      </w:pPr>
      <w:r>
        <w:t>The interaction model was also the best one in pr</w:t>
      </w:r>
      <w:r w:rsidR="00C11E13">
        <w:t>edicting reaction times (Table 2</w:t>
      </w:r>
      <w:r>
        <w:t>). Participants were reliably faster in the acquisition compared to the baseline phase</w:t>
      </w:r>
      <w:r w:rsidR="00DF3CBB">
        <w:t xml:space="preserve"> in both the high reward</w:t>
      </w:r>
      <w:r w:rsidR="00CC2633">
        <w:t xml:space="preserve"> (</w:t>
      </w:r>
      <w:r w:rsidR="00CC2633">
        <w:rPr>
          <w:i/>
        </w:rPr>
        <w:t xml:space="preserve">M = </w:t>
      </w:r>
      <w:r w:rsidR="00746C80">
        <w:t>-21.16</w:t>
      </w:r>
      <w:r w:rsidR="00BF4EA7">
        <w:t>; 95% HDI [-29.79, -12.27</w:t>
      </w:r>
      <w:r w:rsidR="00CC2633">
        <w:t xml:space="preserve">]; ER = Inf., i.e. </w:t>
      </w:r>
      <w:r w:rsidR="00462A22">
        <w:t>the whole</w:t>
      </w:r>
      <w:r w:rsidR="00CC2633">
        <w:t xml:space="preserve"> </w:t>
      </w:r>
      <w:r w:rsidR="00462A22">
        <w:t xml:space="preserve">posterior </w:t>
      </w:r>
      <w:r w:rsidR="00CC2633">
        <w:t>distribution</w:t>
      </w:r>
      <w:r w:rsidR="00462A22">
        <w:t xml:space="preserve"> was</w:t>
      </w:r>
      <w:r w:rsidR="00CC2633">
        <w:t xml:space="preserve"> 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lastRenderedPageBreak/>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the condition with higher probability of earning a reward. Also, there </w:t>
      </w:r>
      <w:r w:rsidR="00CC2633">
        <w:t>was</w:t>
      </w:r>
      <w:r w:rsidR="000205D1">
        <w:t xml:space="preserve"> no evidence for the change in the reaction times when the rewards were no longer available. </w:t>
      </w:r>
    </w:p>
    <w:p w14:paraId="6A363A93" w14:textId="2255262F" w:rsidR="00F4458A" w:rsidRDefault="00F4458A" w:rsidP="00340112">
      <w:pPr>
        <w:spacing w:line="480" w:lineRule="auto"/>
        <w:ind w:firstLine="284"/>
        <w:jc w:val="both"/>
      </w:pPr>
      <w:r>
        <w:t xml:space="preserve">In order to exclude the possibility that our results were affected by training effects we ran additional analyses. These analyses indicated some evidence for the presence of training effects in hit rates and no evidence for such effects in reaction times. The results of these analyses can be found in Appendix 1. </w:t>
      </w:r>
    </w:p>
    <w:p w14:paraId="4134A50A" w14:textId="7E3B9F58" w:rsidR="006531B0" w:rsidRDefault="00822832" w:rsidP="007B463E">
      <w:pPr>
        <w:pStyle w:val="Heading2"/>
        <w:spacing w:before="0" w:after="240"/>
      </w:pPr>
      <w:r>
        <w:t>ss</w:t>
      </w:r>
      <w:r w:rsidR="00BE710C">
        <w:t>VEP amplitudes</w:t>
      </w:r>
    </w:p>
    <w:p w14:paraId="6D432CAC" w14:textId="302C7502" w:rsidR="00443CF7" w:rsidRDefault="00E66917" w:rsidP="00C11E13">
      <w:pPr>
        <w:spacing w:line="480" w:lineRule="auto"/>
        <w:ind w:firstLine="284"/>
        <w:jc w:val="both"/>
      </w:pPr>
      <w:r>
        <w:t xml:space="preserve">We fitted seven models to predict the average ssVEP amplitudes (µV) across conditions (Figure 4 and Table 4). The </w:t>
      </w:r>
      <w:r w:rsidRPr="004D7EBB">
        <w:rPr>
          <w:i/>
        </w:rPr>
        <w:t>Null model</w:t>
      </w:r>
      <w:r>
        <w:t xml:space="preserve"> included only varying intercepts across subjects. The </w:t>
      </w:r>
      <w:r>
        <w:rPr>
          <w:i/>
        </w:rPr>
        <w:t xml:space="preserve">Attention </w:t>
      </w:r>
      <w:r w:rsidRPr="00822832">
        <w:rPr>
          <w:i/>
        </w:rPr>
        <w:t>model</w:t>
      </w:r>
      <w:r>
        <w:t xml:space="preserve"> included the constant effect of attention, t</w:t>
      </w:r>
      <w:r w:rsidRPr="00822832">
        <w:t>he</w:t>
      </w:r>
      <w:r>
        <w:t xml:space="preserve"> </w:t>
      </w:r>
      <w:r w:rsidRPr="004D7EBB">
        <w:rPr>
          <w:i/>
        </w:rPr>
        <w:t>Reward phase model</w:t>
      </w:r>
      <w:r>
        <w:t xml:space="preserve"> included the constant effect of reward phase, the </w:t>
      </w:r>
      <w:r>
        <w:rPr>
          <w:i/>
        </w:rPr>
        <w:t>Reward phase and attention</w:t>
      </w:r>
      <w:r>
        <w:t xml:space="preserve"> model included the additive effects of reward phase and attention, and the </w:t>
      </w:r>
      <w:r>
        <w:rPr>
          <w:i/>
        </w:rPr>
        <w:t>Reward phase X attention</w:t>
      </w:r>
      <w:r>
        <w:t xml:space="preserve"> model also included the interaction between reward phase and attention. The </w:t>
      </w:r>
      <w:r w:rsidRPr="00822832">
        <w:rPr>
          <w:i/>
        </w:rPr>
        <w:t xml:space="preserve">Reward </w:t>
      </w:r>
      <w:r>
        <w:rPr>
          <w:i/>
        </w:rPr>
        <w:t>probability</w:t>
      </w:r>
      <w:r w:rsidRPr="00822832">
        <w:rPr>
          <w:i/>
        </w:rPr>
        <w:t xml:space="preserve"> X reward phase + attention</w:t>
      </w:r>
      <w:r>
        <w:t xml:space="preserve"> model consisted out of the constant effects of reward probability and phase, their interaction, and the effect of attention. The last model was the </w:t>
      </w:r>
      <w:r>
        <w:rPr>
          <w:i/>
        </w:rPr>
        <w:t>Interaction</w:t>
      </w:r>
      <w:r>
        <w:t xml:space="preserve"> model which included both the main effects of all of the three factors, and their interaction. All of the models, except for the </w:t>
      </w:r>
      <w:r>
        <w:rPr>
          <w:i/>
        </w:rPr>
        <w:t>Null</w:t>
      </w:r>
      <w:r>
        <w:t xml:space="preserve"> </w:t>
      </w:r>
      <w:r>
        <w:rPr>
          <w:i/>
        </w:rPr>
        <w:t>model</w:t>
      </w:r>
      <w:r>
        <w:t xml:space="preserve">, included varying slopes and intercepts across participants for all of the constant effects. As in the case of </w:t>
      </w:r>
      <w:r>
        <w:lastRenderedPageBreak/>
        <w:t>behavioral data, several models were not fitted because they were not meaningful in the context of our experiment (e.g., the models that include both reward phase and probability</w:t>
      </w:r>
      <w:r w:rsidR="00C11E13">
        <w:t xml:space="preserve">, but not their interaction). </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2FD11706" w:rsidR="00443CF7" w:rsidRDefault="00443CF7" w:rsidP="00C11E13">
            <w:pPr>
              <w:spacing w:line="360" w:lineRule="auto"/>
              <w:rPr>
                <w:i/>
              </w:rPr>
            </w:pPr>
            <w:r>
              <w:rPr>
                <w:i/>
              </w:rPr>
              <w:t>Means and 95% HDIs of the ssVEP amplitudes for each of the conditions</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C11E13">
            <w:r>
              <w:t>Amplitudes (µV)</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0"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1"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4E312582" w:rsidR="006531B0" w:rsidRDefault="00E66917" w:rsidP="007B463E">
      <w:pPr>
        <w:jc w:val="both"/>
        <w:rPr>
          <w:b/>
          <w:sz w:val="20"/>
        </w:rPr>
      </w:pPr>
      <w:r>
        <w:rPr>
          <w:b/>
          <w:sz w:val="20"/>
        </w:rPr>
        <w:t>Figure 4</w:t>
      </w:r>
      <w:r w:rsidR="00C1424D" w:rsidRPr="00FF793F">
        <w:rPr>
          <w:b/>
          <w:sz w:val="20"/>
        </w:rPr>
        <w:t xml:space="preserve">. </w:t>
      </w:r>
      <w:r w:rsidR="00C1424D">
        <w:rPr>
          <w:sz w:val="20"/>
        </w:rPr>
        <w:t>Distributions, means, and credible intervals of ssVEP amplitudes per condition.</w:t>
      </w:r>
    </w:p>
    <w:p w14:paraId="384F4B44" w14:textId="77777777" w:rsidR="007B463E" w:rsidRPr="007B463E" w:rsidRDefault="007B463E" w:rsidP="007B463E">
      <w:pPr>
        <w:jc w:val="both"/>
        <w:rPr>
          <w:b/>
          <w:sz w:val="20"/>
        </w:rPr>
      </w:pPr>
    </w:p>
    <w:p w14:paraId="69D6C98F" w14:textId="724EFF40" w:rsidR="004269CE" w:rsidRDefault="004269CE" w:rsidP="00A02266">
      <w:pPr>
        <w:spacing w:line="480" w:lineRule="auto"/>
        <w:ind w:firstLine="284"/>
        <w:jc w:val="both"/>
      </w:pPr>
      <w:r>
        <w:t>The interaction model was best in predicting the ssVEP ampli</w:t>
      </w:r>
      <w:r w:rsidR="00C11E13">
        <w:t>tudes across conditions (Table 5</w:t>
      </w:r>
      <w:r>
        <w:t xml:space="preserve">). </w:t>
      </w:r>
      <w:r w:rsidR="003273E4">
        <w:t>This result points to the better predictive ability when all three effects and their interaction is taken into account. The analysis of the posterior distribution of</w:t>
      </w:r>
      <w:r w:rsidR="00C11E13">
        <w:t xml:space="preserve"> the interaction model (Figure 5</w:t>
      </w:r>
      <w:r w:rsidR="003273E4">
        <w:t xml:space="preserve">)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lastRenderedPageBreak/>
        <w:t>(</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77777777" w:rsidR="005D0085" w:rsidRDefault="005D0085" w:rsidP="00C11E13">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711473E7" w:rsidR="00E91E39" w:rsidRDefault="00E91E39" w:rsidP="00C11E13">
            <w:r>
              <w:t>Reward phase X 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4A65C49F" w:rsidR="00E91E39" w:rsidRDefault="00E91E39" w:rsidP="00C11E13">
            <w:r>
              <w:t xml:space="preserve">Reward </w:t>
            </w:r>
            <w:r w:rsidR="00884EE2">
              <w:t>probability</w:t>
            </w:r>
            <w:r>
              <w:t xml:space="preserve"> X 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69A1D5EF" w:rsidR="00E91E39" w:rsidRDefault="00E91E39" w:rsidP="00C11E13">
            <w:r>
              <w:t>Interaction</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bookmarkStart w:id="0" w:name="_GoBack"/>
      <w:bookmarkEnd w:id="0"/>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0F0920A" w:rsidR="007B4D6B" w:rsidRDefault="007B4D6B" w:rsidP="00C11E13">
            <w:pPr>
              <w:spacing w:line="360" w:lineRule="auto"/>
              <w:rPr>
                <w:i/>
              </w:rPr>
            </w:pPr>
            <w:r>
              <w:rPr>
                <w:i/>
              </w:rPr>
              <w:t>Means and 95% HDIs of the posterior distributions of the ssVEP amplitudes for each of the conditions</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C11E13">
            <w:r>
              <w:t>Amplitudes (</w:t>
            </w:r>
            <w:r w:rsidR="005C4A57">
              <w:t>µV</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lastRenderedPageBreak/>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7017B874" w:rsidR="007B4D6B" w:rsidRPr="00C57028" w:rsidRDefault="007B4D6B" w:rsidP="00C11E13">
            <w:r w:rsidRPr="00DB4107">
              <w:t>0.95 [0.84</w:t>
            </w:r>
            <w:r>
              <w:t>,</w:t>
            </w:r>
            <w:r w:rsidRPr="00DB4107">
              <w:t xml:space="preserve"> 1.06 ]</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4"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5"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358ABE86"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s for ssVEP amplitudes across conditions.</w:t>
      </w:r>
      <w:r w:rsidR="000F0109">
        <w:rPr>
          <w:sz w:val="20"/>
        </w:rPr>
        <w:t xml:space="preserve"> </w:t>
      </w:r>
    </w:p>
    <w:p w14:paraId="31FB0F43" w14:textId="295881AE" w:rsidR="000F0109" w:rsidRDefault="000F0109" w:rsidP="004269CE">
      <w:pPr>
        <w:jc w:val="both"/>
        <w:rPr>
          <w:szCs w:val="24"/>
        </w:rPr>
      </w:pPr>
    </w:p>
    <w:p w14:paraId="45AAAEE7" w14:textId="770A7254"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the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but there was some 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p>
    <w:p w14:paraId="628A638D" w14:textId="77777777" w:rsidR="007D27A2" w:rsidRDefault="004D7E75" w:rsidP="00750818">
      <w:pPr>
        <w:spacing w:line="480" w:lineRule="auto"/>
        <w:ind w:firstLine="284"/>
        <w:jc w:val="both"/>
      </w:pPr>
      <w:r>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w:t>
      </w:r>
      <w:r w:rsidR="0049608C">
        <w:lastRenderedPageBreak/>
        <w:t xml:space="preserve">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p>
    <w:p w14:paraId="05C73435" w14:textId="43C79526" w:rsidR="004D7E75" w:rsidRDefault="007D27A2" w:rsidP="00750818">
      <w:pPr>
        <w:spacing w:line="480" w:lineRule="auto"/>
        <w:ind w:firstLine="284"/>
        <w:jc w:val="both"/>
      </w:pPr>
      <w:r>
        <w:t>To summarize, in the attended condition the amplitudes did not change across the reward phases for the high reward stimuli. However, for the low rewarded stimuli, there was some evidence that they lowered from baseline to acquisition, and increased from acquisition to extinction. For the unattended condition</w:t>
      </w:r>
      <w:r w:rsidR="0084073F">
        <w:t xml:space="preserve">, the amplitudes of the low rewarded color did not change across reward phases. For the high rewarded color, there was some evidence that the amplitudes lowered from baseline to acquisition, and increased from acquisition to extinction. </w:t>
      </w:r>
      <w:r w:rsidR="004D7E75">
        <w:t xml:space="preserve"> </w:t>
      </w:r>
    </w:p>
    <w:p w14:paraId="7DDADE4C" w14:textId="6AE4944C" w:rsidR="002374F2" w:rsidRDefault="002374F2" w:rsidP="00750818">
      <w:pPr>
        <w:spacing w:line="480" w:lineRule="auto"/>
        <w:ind w:firstLine="284"/>
        <w:jc w:val="both"/>
      </w:pPr>
      <w:r>
        <w:t xml:space="preserve">Surprisingly, there was a baseline difference between the two reward probability conditions that in the unattended </w:t>
      </w:r>
      <w:r w:rsidR="008C3227">
        <w:t>(</w:t>
      </w:r>
      <w:r w:rsidR="008C3227">
        <w:rPr>
          <w:i/>
        </w:rPr>
        <w:t xml:space="preserve">M = </w:t>
      </w:r>
      <w:r w:rsidR="008C3227">
        <w:t>0.05; 95</w:t>
      </w:r>
      <w:r w:rsidR="00464912">
        <w:t xml:space="preserve">% HDI [-0.03, 0.14]; ER = 8.90), and a similar trend in </w:t>
      </w:r>
      <w:r>
        <w:t>the attended condition</w:t>
      </w:r>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w:t>
      </w:r>
      <w:r w:rsidR="00884EE2">
        <w:t>probability</w:t>
      </w:r>
      <w:r w:rsidR="008362CF">
        <w:t xml:space="preserve">.  </w:t>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72EB8921" w:rsidR="006158A2" w:rsidRDefault="00F26D00" w:rsidP="008B3849">
      <w:pPr>
        <w:spacing w:line="480" w:lineRule="auto"/>
        <w:ind w:firstLine="284"/>
        <w:jc w:val="both"/>
      </w:pPr>
      <w:r>
        <w:t>In order to investigate potential training effects on behavioral performance we split each of the reward phases into two</w:t>
      </w:r>
      <w:r w:rsidR="006158A2">
        <w:t xml:space="preserve"> (Figure 1 and Table 1)</w:t>
      </w:r>
      <w:r>
        <w:t>.</w:t>
      </w:r>
      <w:r w:rsidR="006158A2">
        <w:t xml:space="preserve"> If training effects were influencing behavioral performance, it would be expected that the performance keeps one improving through baseline and acquisition. In order to investigate this possibility, we fitted the </w:t>
      </w:r>
      <w:r w:rsidR="006158A2">
        <w:rPr>
          <w:i/>
        </w:rPr>
        <w:t xml:space="preserve">Interaction </w:t>
      </w:r>
      <w:r w:rsidR="006158A2" w:rsidRPr="006158A2">
        <w:rPr>
          <w:i/>
        </w:rPr>
        <w:t>model</w:t>
      </w:r>
      <w:r>
        <w:t xml:space="preserve"> </w:t>
      </w:r>
      <w:r w:rsidR="006158A2">
        <w:t xml:space="preserve">that was identical </w:t>
      </w:r>
      <w:r w:rsidR="006158A2">
        <w:lastRenderedPageBreak/>
        <w:t xml:space="preserve">as the one described in the results section. We then compared behavioral performance between the first and the second part of the baseline phase, and between the second part of baseline and the first part of acquisition phase.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4C6464E6" w:rsidR="00900F7E" w:rsidRDefault="00900F7E" w:rsidP="00C11E13">
            <w:pPr>
              <w:spacing w:line="360" w:lineRule="auto"/>
            </w:pPr>
            <w:r>
              <w:t>Table 1</w:t>
            </w:r>
          </w:p>
          <w:p w14:paraId="360BA1FB" w14:textId="1D764410" w:rsidR="00900F7E" w:rsidRDefault="00900F7E" w:rsidP="00C11E13">
            <w:pPr>
              <w:spacing w:line="360" w:lineRule="auto"/>
              <w:rPr>
                <w:i/>
              </w:rPr>
            </w:pPr>
            <w:r>
              <w:rPr>
                <w:i/>
              </w:rPr>
              <w:t>Means and 95% HDIs of  raw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734E5755">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3" y="0"/>
                            <a:ext cx="4448977" cy="2210400"/>
                            <a:chOff x="4447953" y="0"/>
                            <a:chExt cx="4448977" cy="2210400"/>
                          </a:xfrm>
                        </wpg:grpSpPr>
                        <pic:pic xmlns:pic="http://schemas.openxmlformats.org/drawingml/2006/picture">
                          <pic:nvPicPr>
                            <pic:cNvPr id="17" name="Picture 1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447953" y="0"/>
                              <a:ext cx="4448977"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EB6A4A1"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28"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29"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2F581D04" w:rsidR="00F26D00" w:rsidRDefault="00F26D00" w:rsidP="00F26D00">
      <w:pPr>
        <w:spacing w:line="480" w:lineRule="auto"/>
        <w:jc w:val="both"/>
        <w:rPr>
          <w:sz w:val="20"/>
        </w:rPr>
      </w:pPr>
      <w:r>
        <w:rPr>
          <w:b/>
          <w:sz w:val="20"/>
        </w:rPr>
        <w:t>Figure 1</w:t>
      </w:r>
      <w:r w:rsidRPr="00FF793F">
        <w:rPr>
          <w:b/>
          <w:sz w:val="20"/>
        </w:rPr>
        <w:t xml:space="preserve">. </w:t>
      </w:r>
      <w:r>
        <w:rPr>
          <w:sz w:val="20"/>
        </w:rPr>
        <w:t>Distributions and means of raw hit rates and reaction times per condition.</w:t>
      </w:r>
    </w:p>
    <w:p w14:paraId="7452B809" w14:textId="74C4D0F3" w:rsidR="006158A2" w:rsidRDefault="006158A2" w:rsidP="00C94B53">
      <w:pPr>
        <w:spacing w:line="480" w:lineRule="auto"/>
        <w:ind w:firstLine="284"/>
        <w:jc w:val="both"/>
      </w:pPr>
      <w:r w:rsidRPr="006158A2">
        <w:lastRenderedPageBreak/>
        <w:t xml:space="preserve">The posterior </w:t>
      </w:r>
      <w:r>
        <w:t xml:space="preserve">distribution for the hit rates </w:t>
      </w:r>
      <w:r w:rsidR="00C94B53">
        <w:t xml:space="preserve">(Figure 2 and Table 2) </w:t>
      </w:r>
      <w:r>
        <w:t xml:space="preserve">revealed the improvement from the first to the second part of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 xml:space="preserve">0.03; 95% HDI [-0.01, 0.06]; ER = 9.31). These results indicate that the participants improved throughout the baseline phase, and that they improved </w:t>
      </w:r>
      <w:r w:rsidR="008C49F8">
        <w:t xml:space="preserve">from the end of baseline to the first part of the acquisition for the low rewarded color. This can indicate some presence of training effects on the accuracy data. </w:t>
      </w:r>
    </w:p>
    <w:p w14:paraId="3D90DF22" w14:textId="4CC1B4B6" w:rsidR="008C49F8" w:rsidRDefault="008C49F8" w:rsidP="00C94B53">
      <w:pPr>
        <w:spacing w:line="480" w:lineRule="auto"/>
        <w:ind w:firstLine="284"/>
        <w:jc w:val="both"/>
      </w:pPr>
      <w:r>
        <w:t>The posterior distribution of the reaction times (Figure 2 and Table 2)</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 xml:space="preserve">These results clearly point to the absence of training effects in reaction time data. </w:t>
      </w:r>
    </w:p>
    <w:p w14:paraId="36C2E72A" w14:textId="73F34FD9" w:rsidR="000518C5" w:rsidRPr="006158A2" w:rsidRDefault="000518C5" w:rsidP="00C94B53">
      <w:pPr>
        <w:spacing w:line="480" w:lineRule="auto"/>
        <w:ind w:firstLine="284"/>
        <w:jc w:val="both"/>
      </w:pPr>
      <w:r>
        <w:t xml:space="preserve">Taken together, these results indicate that our effects </w:t>
      </w:r>
      <w:r w:rsidR="00FA0C17">
        <w:t>were</w:t>
      </w:r>
      <w:r>
        <w:t xml:space="preserve"> not driven by the improved performance over the course of the task. Although there is some evidence that the hit rates </w:t>
      </w:r>
      <w:r w:rsidR="00FA0C17">
        <w:t>were</w:t>
      </w:r>
      <w:r>
        <w:t xml:space="preserve"> improving during the baseline phase, the reaction time data clearly indicates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00E6155B" w:rsidR="00FA0C17" w:rsidRDefault="00FA0C17" w:rsidP="00C11E13">
            <w:pPr>
              <w:spacing w:line="360" w:lineRule="auto"/>
            </w:pPr>
            <w:r>
              <w:lastRenderedPageBreak/>
              <w:t>Table 2</w:t>
            </w:r>
          </w:p>
          <w:p w14:paraId="505AEB2B" w14:textId="77777777" w:rsidR="00FA0C17" w:rsidRDefault="00FA0C17" w:rsidP="00C11E13">
            <w:pPr>
              <w:spacing w:line="360" w:lineRule="auto"/>
              <w:rPr>
                <w:i/>
              </w:rPr>
            </w:pPr>
            <w:r>
              <w:rPr>
                <w:i/>
              </w:rPr>
              <w:t>Means and 95% HDIs of the posterior distributions of the ssVEP amplitudes for each of the conditions</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2"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3"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78F81DC2"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ssVEP amplitudes in only one of the reward probability </w:t>
      </w:r>
      <w:r>
        <w:lastRenderedPageBreak/>
        <w:t xml:space="preserve">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of the reward probability conditions. </w:t>
      </w:r>
      <w:r w:rsidR="00887E4F">
        <w:t xml:space="preserve">This combined with the lack of strong training effects in behavior leads us to conclude that we can be confident that our </w:t>
      </w:r>
      <w:r w:rsidR="00FA0C17">
        <w:t xml:space="preserve">EEG </w:t>
      </w:r>
      <w:r w:rsidR="00887E4F">
        <w:t xml:space="preserve">results are not driven by training effects. </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4" w:history="1">
        <w:r w:rsidR="000A774E" w:rsidRPr="006C644D">
          <w:rPr>
            <w:rStyle w:val="Hyperlink"/>
            <w:rFonts w:eastAsia="Times New Roman"/>
            <w:szCs w:val="24"/>
            <w:highlight w:val="yellow"/>
          </w:rPr>
          <w:t>https://osf.io/xxxxx/</w:t>
        </w:r>
      </w:hyperlink>
      <w:hyperlink r:id="rId35"/>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765B6B" w:rsidRPr="00765B6B">
        <w:rPr>
          <w:noProof/>
          <w:szCs w:val="24"/>
        </w:rPr>
        <w:t xml:space="preserve">Andersen, S. K., &amp; Müller, M. M. (2010). 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Garnier, S. (2018). viridis: Default Color Maps from ‘matplotlib.’ 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elman, A., Goodrich, B., Gabry, J., &amp; Ali, I. (2017). 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lastRenderedPageBreak/>
        <w:t xml:space="preserve">Gelman, A., &amp; Rubin, D. B. (1992). 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Hope, R. M. (2013). Rmisc: Ryan miscellaneous. 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Junghöfer, M., Elbert, T., Tucker, D. O. N. M., &amp; Rockstroh, B. (2000). 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lastRenderedPageBreak/>
        <w:t xml:space="preserve">Van der Does, A. J. W. (2002). </w:t>
      </w:r>
      <w:r w:rsidRPr="00765B6B">
        <w:rPr>
          <w:i/>
          <w:iCs/>
          <w:noProof/>
          <w:szCs w:val="24"/>
        </w:rPr>
        <w:t>Handleiding bij de Nederlandse versie van beck depression inventory—second edition (BDI-II-NL). [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6"/>
      <w:headerReference w:type="first" r:id="rId37"/>
      <w:footerReference w:type="first" r:id="rId38"/>
      <w:pgSz w:w="12240" w:h="15840"/>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62BD1F" w14:textId="77777777" w:rsidR="002C17B4" w:rsidRDefault="002C17B4" w:rsidP="00AD5698">
      <w:pPr>
        <w:spacing w:after="0" w:line="240" w:lineRule="auto"/>
      </w:pPr>
      <w:r>
        <w:separator/>
      </w:r>
    </w:p>
  </w:endnote>
  <w:endnote w:type="continuationSeparator" w:id="0">
    <w:p w14:paraId="331ABCB8" w14:textId="77777777" w:rsidR="002C17B4" w:rsidRDefault="002C17B4"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703CFE" w:rsidRDefault="00703CFE"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703CFE" w:rsidRDefault="00703CFE"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D95605" w14:textId="77777777" w:rsidR="002C17B4" w:rsidRDefault="002C17B4" w:rsidP="00AD5698">
      <w:pPr>
        <w:spacing w:after="0" w:line="240" w:lineRule="auto"/>
      </w:pPr>
      <w:r>
        <w:separator/>
      </w:r>
    </w:p>
  </w:footnote>
  <w:footnote w:type="continuationSeparator" w:id="0">
    <w:p w14:paraId="5B3D8FC3" w14:textId="77777777" w:rsidR="002C17B4" w:rsidRDefault="002C17B4"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AFE0B15" w:rsidR="00703CFE" w:rsidRDefault="00703CFE">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2A0524">
          <w:rPr>
            <w:noProof/>
            <w:szCs w:val="24"/>
          </w:rPr>
          <w:t>2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03CFE" w:rsidRDefault="00703CFE"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8C5"/>
    <w:rsid w:val="00051E06"/>
    <w:rsid w:val="00052023"/>
    <w:rsid w:val="00052D94"/>
    <w:rsid w:val="00052EB0"/>
    <w:rsid w:val="00054E36"/>
    <w:rsid w:val="0005502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65D7"/>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33F4"/>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1A0C"/>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CFE"/>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3E38"/>
    <w:rsid w:val="00924925"/>
    <w:rsid w:val="00925459"/>
    <w:rsid w:val="0092579B"/>
    <w:rsid w:val="00930A88"/>
    <w:rsid w:val="00930B9E"/>
    <w:rsid w:val="00931CAE"/>
    <w:rsid w:val="00931E2D"/>
    <w:rsid w:val="0093339D"/>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3CBB"/>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xxxxx/"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s://osf.io/xxxxx/" TargetMode="External"/><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osf.io/9dcsm/?view_only=2450bc9b71c8447ca5c81a7a0c89be73"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332FF-2403-42B5-9E86-0DF25C5DC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9</TotalTime>
  <Pages>25</Pages>
  <Words>10829</Words>
  <Characters>61726</Characters>
  <Application>Microsoft Office Word</Application>
  <DocSecurity>0</DocSecurity>
  <Lines>514</Lines>
  <Paragraphs>1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97</cp:revision>
  <cp:lastPrinted>2017-06-14T15:36:00Z</cp:lastPrinted>
  <dcterms:created xsi:type="dcterms:W3CDTF">2018-03-19T10:13:00Z</dcterms:created>
  <dcterms:modified xsi:type="dcterms:W3CDTF">2018-08-2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